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Panetti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Panetti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Spoke with Harley (Mike Daley’s  colleague)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Graft introduction uses the forceps to place it into the ear canal first and then the rosen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r>
        <w:t>P</w:t>
      </w:r>
      <w:r w:rsidR="0047665F">
        <w:t xml:space="preserve">rototype </w:t>
      </w:r>
      <w:r>
        <w:t xml:space="preserve"> v-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r>
        <w:t>Makerbot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E60FF2"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Material: Nitinol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r>
        <w:t>Atube = Acabl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0.721mm^2 = Atube = pi*rtube^2</w:t>
      </w:r>
    </w:p>
    <w:p w14:paraId="61FF940D" w14:textId="77777777" w:rsidR="00125200" w:rsidRDefault="00125200" w:rsidP="00125200">
      <w:pPr>
        <w:pStyle w:val="ListParagraph"/>
      </w:pPr>
      <w:r>
        <w:t>Rtube = root(0.72/pi) = 0.479 mm</w:t>
      </w:r>
    </w:p>
    <w:p w14:paraId="24DFA758"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From Kyle’s ASME paper, Rc = 2*Ro</w:t>
      </w:r>
    </w:p>
    <w:p w14:paraId="0DB546A6" w14:textId="77777777" w:rsidR="009A58DF" w:rsidRDefault="00613C55" w:rsidP="00125200">
      <w:r>
        <w:t xml:space="preserve">Rc = 1.2446  </w:t>
      </w:r>
      <w:r w:rsidR="009A58DF">
        <w:t>mm</w:t>
      </w:r>
    </w:p>
    <w:p w14:paraId="7E63F50A" w14:textId="77777777" w:rsidR="009A58DF" w:rsidRDefault="009A58DF" w:rsidP="00125200">
      <w:r>
        <w:t>S = Rc*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Used solidworks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Want to reach where the Thomissin can’t reach (Thomissin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silicone sleeve – make it thinner (try an angiocath)</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r>
        <w:t>Sterilizability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E60FF2"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C:\Users\arushri swarup\Documents\GitHub\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cut out the scutum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Rc)</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r>
              <w:t xml:space="preserve">Rcmin = 2*Ro = </w:t>
            </w:r>
            <w:r w:rsidRPr="00CF201B">
              <w:rPr>
                <w:b/>
              </w:rPr>
              <w:t>1.24mm</w:t>
            </w:r>
          </w:p>
          <w:p w14:paraId="7BB27F2F" w14:textId="77777777" w:rsidR="008667A5" w:rsidRDefault="008667A5" w:rsidP="008667A5">
            <w:pPr>
              <w:pStyle w:val="ListParagraph"/>
              <w:ind w:left="0"/>
            </w:pPr>
            <w:r>
              <w:t>Smin = minimum arc length</w:t>
            </w:r>
          </w:p>
          <w:p w14:paraId="09C61E2C" w14:textId="77777777" w:rsidR="008667A5" w:rsidRDefault="008667A5" w:rsidP="008667A5">
            <w:pPr>
              <w:pStyle w:val="ListParagraph"/>
              <w:ind w:left="0"/>
            </w:pPr>
            <w:r>
              <w:t>Ro = outer radius of NiTi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r w:rsidR="008667A5">
              <w:t>Rc*</w:t>
            </w:r>
            <w:r>
              <w:sym w:font="Symbol" w:char="F071"/>
            </w:r>
          </w:p>
          <w:p w14:paraId="4BE1EAA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2B124E86"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r>
        <w:t>Rc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r>
        <w:t>Nitinol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chip-tip camera is the minnieScope-XS (Enable Inc., Redwood City, CA)</w:t>
      </w:r>
    </w:p>
    <w:p w14:paraId="709E9528" w14:textId="77777777" w:rsidR="002C5D53" w:rsidRDefault="002C5D53" w:rsidP="00371C2C">
      <w:pPr>
        <w:pStyle w:val="ListParagraph"/>
        <w:numPr>
          <w:ilvl w:val="0"/>
          <w:numId w:val="23"/>
        </w:numPr>
      </w:pPr>
      <w:r>
        <w:t>nitinol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xml:space="preserve">- </w:t>
      </w:r>
      <w:r w:rsidRPr="003278AF">
        <w:rPr>
          <w:b/>
          <w:strike/>
          <w:color w:val="FF0000"/>
        </w:rPr>
        <w:t>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Ss shaft (connected to NiTi)</w:t>
      </w:r>
    </w:p>
    <w:p w14:paraId="3F0D5649"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NiTi tube tips – from pulse </w:t>
      </w:r>
    </w:p>
    <w:p w14:paraId="301403D8" w14:textId="77777777" w:rsidR="00A4422B" w:rsidRDefault="00A4422B" w:rsidP="00A4422B">
      <w:pPr>
        <w:pStyle w:val="ListParagraph"/>
        <w:numPr>
          <w:ilvl w:val="0"/>
          <w:numId w:val="27"/>
        </w:numPr>
      </w:pPr>
      <w:r>
        <w:lastRenderedPageBreak/>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t>Trace the curves on the ear drum surface -&gt; make a mold out of that -&gt;  shape set nitinol tube -&gt; attach to handle</w:t>
      </w:r>
    </w:p>
    <w:p w14:paraId="3EBC1077" w14:textId="77777777" w:rsidR="00AE0DCB" w:rsidRDefault="00AE0DCB" w:rsidP="00AE0DCB">
      <w:r>
        <w:t xml:space="preserve">Section of ear drum stl with lines traced on the surface: </w:t>
      </w:r>
      <w:r>
        <w:rPr>
          <w:noProof/>
          <w:lang w:val="en-US"/>
        </w:rPr>
        <w:drawing>
          <wp:inline distT="0" distB="0" distL="0" distR="0" wp14:anchorId="0156F327" wp14:editId="7FBAC85D">
            <wp:extent cx="6881953" cy="4226616"/>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6891281" cy="4232345"/>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Default="00A6023C" w:rsidP="00371C2C">
      <w:r>
        <w:t>This allows us to demonstrate the complexity of the task of ‘fitting’ a curve to the anatomy</w:t>
      </w:r>
    </w:p>
    <w:p w14:paraId="0C3076F1" w14:textId="77777777" w:rsidR="00D91749" w:rsidRDefault="00D91749" w:rsidP="00371C2C"/>
    <w:p w14:paraId="3A4FAB35" w14:textId="77777777" w:rsidR="00D91749" w:rsidRDefault="00D91749" w:rsidP="00371C2C"/>
    <w:p w14:paraId="1D67D7D0" w14:textId="0A807C3F" w:rsidR="00D91749" w:rsidRDefault="00D91749" w:rsidP="00371C2C">
      <w:r>
        <w:lastRenderedPageBreak/>
        <w:t>Laser fibre minimum radius of curvature: 2mm</w:t>
      </w:r>
    </w:p>
    <w:p w14:paraId="33CF0BF2" w14:textId="58C6412E" w:rsidR="00D91749" w:rsidRDefault="00D91749" w:rsidP="00371C2C">
      <w:r w:rsidRPr="00D91749">
        <w:rPr>
          <w:noProof/>
          <w:lang w:val="en-US"/>
        </w:rPr>
        <w:drawing>
          <wp:inline distT="0" distB="0" distL="0" distR="0" wp14:anchorId="48BF6F68" wp14:editId="13003867">
            <wp:extent cx="3423962" cy="60604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4004" cy="6060514"/>
                    </a:xfrm>
                    <a:prstGeom prst="rect">
                      <a:avLst/>
                    </a:prstGeom>
                  </pic:spPr>
                </pic:pic>
              </a:graphicData>
            </a:graphic>
          </wp:inline>
        </w:drawing>
      </w:r>
    </w:p>
    <w:p w14:paraId="7CF8CD7C" w14:textId="77777777" w:rsidR="00C44874" w:rsidRDefault="00C44874" w:rsidP="00371C2C"/>
    <w:p w14:paraId="0CCAA092" w14:textId="2BDD3B97" w:rsidR="00C44874" w:rsidRPr="00C44874" w:rsidRDefault="00C44874">
      <w:pPr>
        <w:rPr>
          <w:b/>
        </w:rPr>
      </w:pPr>
      <w:r w:rsidRPr="00C44874">
        <w:rPr>
          <w:b/>
        </w:rPr>
        <w:t>After Committee Meeting: 19-Oct-2017</w:t>
      </w:r>
    </w:p>
    <w:p w14:paraId="1BCD3E56" w14:textId="1BCA6FCC" w:rsidR="00C44874" w:rsidRDefault="00C44874">
      <w:r>
        <w:t xml:space="preserve">Actions: </w:t>
      </w:r>
    </w:p>
    <w:p w14:paraId="444164F2" w14:textId="320BA217" w:rsidR="00C44874" w:rsidRDefault="00C44874" w:rsidP="00C44874">
      <w:pPr>
        <w:pStyle w:val="ListParagraph"/>
        <w:numPr>
          <w:ilvl w:val="0"/>
          <w:numId w:val="28"/>
        </w:numPr>
      </w:pPr>
      <w:r>
        <w:t>Force and cyclic testing of the wrist</w:t>
      </w:r>
    </w:p>
    <w:p w14:paraId="6AA75F9B" w14:textId="3A0DF1F5" w:rsidR="00C44874" w:rsidRDefault="00C44874" w:rsidP="00C44874">
      <w:pPr>
        <w:pStyle w:val="ListParagraph"/>
        <w:numPr>
          <w:ilvl w:val="0"/>
          <w:numId w:val="28"/>
        </w:numPr>
      </w:pPr>
      <w:r>
        <w:t>Describe the material properties of NiTi and why it is used to make the wrist</w:t>
      </w:r>
    </w:p>
    <w:p w14:paraId="0078EC4D" w14:textId="66A9FD6F" w:rsidR="00C44874" w:rsidRDefault="00C44874" w:rsidP="00C44874">
      <w:pPr>
        <w:pStyle w:val="ListParagraph"/>
        <w:numPr>
          <w:ilvl w:val="0"/>
          <w:numId w:val="28"/>
        </w:numPr>
      </w:pPr>
      <w:r>
        <w:lastRenderedPageBreak/>
        <w:t>Needs Analysis – separate respondents with 0% TEES experience from the results as they have no experience and so may be outliers in the results</w:t>
      </w:r>
    </w:p>
    <w:p w14:paraId="5656969B" w14:textId="1E15C16B" w:rsidR="00E259EA" w:rsidRPr="00E259EA" w:rsidRDefault="00C44874" w:rsidP="00E259EA">
      <w:pPr>
        <w:pStyle w:val="ListParagraph"/>
        <w:numPr>
          <w:ilvl w:val="0"/>
          <w:numId w:val="28"/>
        </w:numPr>
      </w:pPr>
      <w:r>
        <w:t xml:space="preserve">Theoretical analysis of NiTi and the compliant joints/tools – use these references: </w:t>
      </w:r>
      <w:r>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68ecd6b4-a785-40b8-a2b1-fd72ece26757" ] } ], "mendeley" : { "formattedCitation" : "(3)", "plainTextFormattedCitation" : "(3)" }, "properties" : { "noteIndex" : 0 }, "schema" : "https://github.com/citation-style-language/schema/raw/master/csl-citation.json" }</w:instrText>
      </w:r>
      <w:r>
        <w:fldChar w:fldCharType="separate"/>
      </w:r>
      <w:r w:rsidRPr="00C44874">
        <w:t>(3)</w:t>
      </w:r>
      <w:r>
        <w:fldChar w:fldCharType="end"/>
      </w:r>
      <w:r w:rsidR="00AF2D18">
        <w:t xml:space="preserve">, </w:t>
      </w:r>
      <w:r w:rsidR="00E259EA">
        <w:t>“</w:t>
      </w:r>
      <w:r w:rsidR="00E259EA" w:rsidRPr="00E259EA">
        <w:t>Design of a Contact-Aided Compliant Notched-Tube Joint for Surgical Manipulation in Confined Workspaces”</w:t>
      </w:r>
    </w:p>
    <w:p w14:paraId="66F88242" w14:textId="61843737" w:rsidR="00C44874" w:rsidRDefault="00E259EA" w:rsidP="00C44874">
      <w:pPr>
        <w:pStyle w:val="ListParagraph"/>
        <w:numPr>
          <w:ilvl w:val="0"/>
          <w:numId w:val="28"/>
        </w:numPr>
      </w:pPr>
      <w:r>
        <w:t>Comparison of new tools vs old tools for reaching targets (user feedback study)</w:t>
      </w:r>
    </w:p>
    <w:p w14:paraId="152C59F8" w14:textId="789BB937" w:rsidR="00E259EA" w:rsidRDefault="00CD33E1" w:rsidP="00C44874">
      <w:pPr>
        <w:pStyle w:val="ListParagraph"/>
        <w:numPr>
          <w:ilvl w:val="0"/>
          <w:numId w:val="28"/>
        </w:numPr>
      </w:pPr>
      <w:r>
        <w:t xml:space="preserve">Safety </w:t>
      </w:r>
      <w:r w:rsidR="003278AF">
        <w:t>stop on the shaft by the collet so that the shaft doesn’t slip in the collet</w:t>
      </w:r>
    </w:p>
    <w:p w14:paraId="555F60D4" w14:textId="68C1B2FD" w:rsidR="00172156" w:rsidRDefault="00172156" w:rsidP="00C44874">
      <w:pPr>
        <w:pStyle w:val="ListParagraph"/>
        <w:numPr>
          <w:ilvl w:val="0"/>
          <w:numId w:val="28"/>
        </w:numPr>
      </w:pPr>
      <w:r>
        <w:t>Patent – have until April to file the provisional and then one year after the provisional to file full patent, need to have a company interested in the patent to fund it in order to file the full patent (or file another provisional)</w:t>
      </w:r>
    </w:p>
    <w:p w14:paraId="3794F682" w14:textId="5656F4D6" w:rsidR="00172156" w:rsidRDefault="00172156" w:rsidP="00172156">
      <w:pPr>
        <w:pStyle w:val="ListParagraph"/>
        <w:numPr>
          <w:ilvl w:val="1"/>
          <w:numId w:val="28"/>
        </w:numPr>
      </w:pPr>
      <w:r>
        <w:t>Meeting with Ed</w:t>
      </w:r>
    </w:p>
    <w:p w14:paraId="11827F36" w14:textId="60FB94C0" w:rsidR="00172156" w:rsidRDefault="00172156" w:rsidP="00172156">
      <w:pPr>
        <w:pStyle w:val="ListParagraph"/>
        <w:numPr>
          <w:ilvl w:val="1"/>
          <w:numId w:val="28"/>
        </w:numPr>
      </w:pPr>
      <w:r>
        <w:t>Invention disclosure form</w:t>
      </w:r>
    </w:p>
    <w:p w14:paraId="472A414D" w14:textId="2733E80B" w:rsidR="003278AF" w:rsidRDefault="003278AF" w:rsidP="003278AF">
      <w:r>
        <w:t xml:space="preserve">TODO: </w:t>
      </w:r>
    </w:p>
    <w:p w14:paraId="7EEF59C5" w14:textId="3F53CD0F" w:rsidR="00076424" w:rsidRDefault="00076424" w:rsidP="003278AF">
      <w:pPr>
        <w:pStyle w:val="ListParagraph"/>
        <w:numPr>
          <w:ilvl w:val="0"/>
          <w:numId w:val="30"/>
        </w:numPr>
      </w:pPr>
      <w:r>
        <w:t>EMBC paper</w:t>
      </w:r>
    </w:p>
    <w:p w14:paraId="56CAEA5C" w14:textId="77777777" w:rsidR="003278AF" w:rsidRDefault="003278AF" w:rsidP="003278AF">
      <w:pPr>
        <w:pStyle w:val="ListParagraph"/>
        <w:numPr>
          <w:ilvl w:val="0"/>
          <w:numId w:val="30"/>
        </w:numPr>
      </w:pPr>
      <w:r>
        <w:t>User Feedback Study: Maria to amend the neurosurgical tool study with the survey</w:t>
      </w:r>
    </w:p>
    <w:p w14:paraId="47644B97" w14:textId="345CA616" w:rsidR="003278AF" w:rsidRDefault="003278AF" w:rsidP="003278AF">
      <w:pPr>
        <w:pStyle w:val="ListParagraph"/>
        <w:numPr>
          <w:ilvl w:val="0"/>
          <w:numId w:val="30"/>
        </w:numPr>
      </w:pPr>
      <w:r>
        <w:t xml:space="preserve">Force testing with the same shaft length to account for the moment arm: </w:t>
      </w:r>
    </w:p>
    <w:p w14:paraId="20BDED26" w14:textId="0EDDD63B" w:rsidR="003278AF" w:rsidRDefault="003278AF" w:rsidP="003278AF">
      <w:pPr>
        <w:pStyle w:val="ListParagraph"/>
        <w:numPr>
          <w:ilvl w:val="1"/>
          <w:numId w:val="30"/>
        </w:numPr>
      </w:pPr>
      <w:r>
        <w:t xml:space="preserve">Cyclic loading </w:t>
      </w:r>
    </w:p>
    <w:p w14:paraId="0BFE3272" w14:textId="77777777" w:rsidR="00172156" w:rsidRDefault="003278AF" w:rsidP="003278AF">
      <w:pPr>
        <w:pStyle w:val="ListParagraph"/>
        <w:numPr>
          <w:ilvl w:val="1"/>
          <w:numId w:val="30"/>
        </w:numPr>
      </w:pPr>
      <w:r>
        <w:t xml:space="preserve">Tip Force – where on the tip is the dissection tip? Based on that, figure out the direction of the applied tip force -&gt; apply load there with load cell, and use load cell to tension the cable </w:t>
      </w:r>
      <w:r w:rsidR="00172156">
        <w:t>to plot bending angle vs. tip force</w:t>
      </w:r>
    </w:p>
    <w:p w14:paraId="229463F4" w14:textId="77777777" w:rsidR="00172156" w:rsidRDefault="00172156" w:rsidP="00172156">
      <w:pPr>
        <w:pStyle w:val="ListParagraph"/>
        <w:numPr>
          <w:ilvl w:val="0"/>
          <w:numId w:val="30"/>
        </w:numPr>
      </w:pPr>
      <w:r>
        <w:t xml:space="preserve">Sterilizability: tip can’t be sterilized because the cable is occluding the tip </w:t>
      </w:r>
    </w:p>
    <w:p w14:paraId="588FE29C" w14:textId="03C9062C" w:rsidR="00172156" w:rsidRDefault="00172156" w:rsidP="00172156">
      <w:pPr>
        <w:pStyle w:val="ListParagraph"/>
        <w:numPr>
          <w:ilvl w:val="1"/>
          <w:numId w:val="30"/>
        </w:numPr>
      </w:pPr>
      <w:r>
        <w:t xml:space="preserve">SolutionA: laser weld the cable to the tip but the cable is SS whereas wrist is NiTi and can’t weld two dissimilar metals. </w:t>
      </w:r>
    </w:p>
    <w:p w14:paraId="6A9E1B52" w14:textId="77777777" w:rsidR="00172156" w:rsidRDefault="00172156" w:rsidP="00172156">
      <w:pPr>
        <w:pStyle w:val="ListParagraph"/>
        <w:numPr>
          <w:ilvl w:val="2"/>
          <w:numId w:val="30"/>
        </w:numPr>
      </w:pPr>
      <w:r>
        <w:t>Solution: NiTi wire instead of the cable</w:t>
      </w:r>
    </w:p>
    <w:p w14:paraId="4EBBEB47" w14:textId="77777777" w:rsidR="00172156" w:rsidRDefault="00172156" w:rsidP="00172156">
      <w:pPr>
        <w:pStyle w:val="ListParagraph"/>
        <w:numPr>
          <w:ilvl w:val="1"/>
          <w:numId w:val="30"/>
        </w:numPr>
      </w:pPr>
      <w:r>
        <w:t>SolutionB: laser weld a tube onto the end of the cable and create a ‘pocket’ to trap the tube</w:t>
      </w:r>
    </w:p>
    <w:p w14:paraId="2E866FE1" w14:textId="20F46484" w:rsidR="00172156" w:rsidRDefault="00172156" w:rsidP="00172156">
      <w:pPr>
        <w:pStyle w:val="ListParagraph"/>
        <w:numPr>
          <w:ilvl w:val="0"/>
          <w:numId w:val="30"/>
        </w:numPr>
      </w:pPr>
      <w:r>
        <w:t>Mechanism design: Cuff slider that will bend the tip (</w:t>
      </w:r>
      <w:r w:rsidR="00F50872">
        <w:t xml:space="preserve">hemicylindrical </w:t>
      </w:r>
      <w:r>
        <w:t>sleeve) instead of the wedge so that it can be actuated in any direction</w:t>
      </w:r>
    </w:p>
    <w:p w14:paraId="51608B16" w14:textId="438A59D4" w:rsidR="00172156" w:rsidRDefault="00172156" w:rsidP="00172156">
      <w:pPr>
        <w:pStyle w:val="ListParagraph"/>
        <w:numPr>
          <w:ilvl w:val="1"/>
          <w:numId w:val="30"/>
        </w:numPr>
      </w:pPr>
      <w:r>
        <w:t>Lock?</w:t>
      </w:r>
    </w:p>
    <w:p w14:paraId="682729E4" w14:textId="42B95307" w:rsidR="003F066B" w:rsidRDefault="003F066B" w:rsidP="003F066B">
      <w:pPr>
        <w:pStyle w:val="ListParagraph"/>
        <w:numPr>
          <w:ilvl w:val="0"/>
          <w:numId w:val="30"/>
        </w:numPr>
      </w:pPr>
      <w:r>
        <w:t xml:space="preserve">Dissection Tip: </w:t>
      </w:r>
    </w:p>
    <w:p w14:paraId="417F10EE" w14:textId="47631AE1" w:rsidR="003F066B" w:rsidRDefault="003F066B" w:rsidP="003F066B">
      <w:pPr>
        <w:pStyle w:val="ListParagraph"/>
        <w:numPr>
          <w:ilvl w:val="1"/>
          <w:numId w:val="30"/>
        </w:numPr>
      </w:pPr>
      <w:r>
        <w:t>Dissection tip flat edge should be orthogonal to the bending plane</w:t>
      </w:r>
    </w:p>
    <w:p w14:paraId="21FECF4A" w14:textId="6920A230" w:rsidR="003F066B" w:rsidRDefault="003F066B" w:rsidP="003F066B">
      <w:pPr>
        <w:pStyle w:val="ListParagraph"/>
        <w:numPr>
          <w:ilvl w:val="1"/>
          <w:numId w:val="30"/>
        </w:numPr>
      </w:pPr>
      <w:r>
        <w:t>Need one to the left and one to the right</w:t>
      </w:r>
    </w:p>
    <w:p w14:paraId="39A4FC7E" w14:textId="0C65E28A" w:rsidR="00172156" w:rsidRDefault="00172156" w:rsidP="00172156">
      <w:pPr>
        <w:pStyle w:val="ListParagraph"/>
        <w:numPr>
          <w:ilvl w:val="0"/>
          <w:numId w:val="30"/>
        </w:numPr>
      </w:pPr>
      <w:r>
        <w:t>User Testing: Print anatomy with coloured in targets</w:t>
      </w:r>
      <w:r>
        <w:tab/>
      </w:r>
    </w:p>
    <w:p w14:paraId="79189AE1" w14:textId="4D166279" w:rsidR="00172156" w:rsidRDefault="00172156" w:rsidP="00172156">
      <w:pPr>
        <w:pStyle w:val="ListParagraph"/>
        <w:numPr>
          <w:ilvl w:val="1"/>
          <w:numId w:val="30"/>
        </w:numPr>
      </w:pPr>
      <w:r>
        <w:t xml:space="preserve">Prepare the 3D models </w:t>
      </w:r>
    </w:p>
    <w:p w14:paraId="4CF20E98" w14:textId="0A07C053" w:rsidR="00172156" w:rsidRDefault="00172156" w:rsidP="00172156">
      <w:pPr>
        <w:pStyle w:val="ListParagraph"/>
        <w:numPr>
          <w:ilvl w:val="1"/>
          <w:numId w:val="30"/>
        </w:numPr>
      </w:pPr>
      <w:r>
        <w:t>Add the base so it can be mounted on the platform.</w:t>
      </w:r>
    </w:p>
    <w:p w14:paraId="6669E3C7" w14:textId="446B332D" w:rsidR="00172156" w:rsidRDefault="00172156" w:rsidP="00172156">
      <w:pPr>
        <w:pStyle w:val="ListParagraph"/>
        <w:numPr>
          <w:ilvl w:val="0"/>
          <w:numId w:val="30"/>
        </w:numPr>
      </w:pPr>
      <w:r>
        <w:t>Preshape the tip so that it starts at the Rosen curvature</w:t>
      </w:r>
    </w:p>
    <w:p w14:paraId="07543468" w14:textId="6C5D1FBF" w:rsidR="00172156" w:rsidRDefault="00172156" w:rsidP="00172156">
      <w:pPr>
        <w:pStyle w:val="ListParagraph"/>
        <w:numPr>
          <w:ilvl w:val="1"/>
          <w:numId w:val="30"/>
        </w:numPr>
      </w:pPr>
      <w:r>
        <w:t>Mill an Al mold with Rosen curvature so the tips can be preshaped</w:t>
      </w:r>
    </w:p>
    <w:p w14:paraId="72316784" w14:textId="1B611DAD" w:rsidR="00172156" w:rsidRDefault="00172156" w:rsidP="00172156">
      <w:pPr>
        <w:pStyle w:val="ListParagraph"/>
        <w:numPr>
          <w:ilvl w:val="0"/>
          <w:numId w:val="30"/>
        </w:numPr>
      </w:pPr>
      <w:r>
        <w:t xml:space="preserve">Using the tool at SickKids: </w:t>
      </w:r>
    </w:p>
    <w:p w14:paraId="4B97D8B3" w14:textId="3B6EF84F" w:rsidR="00172156" w:rsidRDefault="00172156" w:rsidP="00172156">
      <w:pPr>
        <w:pStyle w:val="ListParagraph"/>
        <w:numPr>
          <w:ilvl w:val="1"/>
          <w:numId w:val="30"/>
        </w:numPr>
      </w:pPr>
      <w:r>
        <w:t>Innovation form? – Chris Cald</w:t>
      </w:r>
      <w:r w:rsidR="00CD0505">
        <w:t>e</w:t>
      </w:r>
      <w:r>
        <w:t>rone, perioperative services</w:t>
      </w:r>
    </w:p>
    <w:p w14:paraId="710B943C" w14:textId="143E5493" w:rsidR="00172156" w:rsidRDefault="00172156" w:rsidP="00172156">
      <w:pPr>
        <w:pStyle w:val="ListParagraph"/>
        <w:numPr>
          <w:ilvl w:val="1"/>
          <w:numId w:val="30"/>
        </w:numPr>
      </w:pPr>
      <w:r>
        <w:lastRenderedPageBreak/>
        <w:t>Make a flow chart for tool manufacturing to ensure each component has a cert about being manufactured in a sterile environment</w:t>
      </w:r>
    </w:p>
    <w:p w14:paraId="61083DF9" w14:textId="4C73AD4B" w:rsidR="00172156" w:rsidRDefault="00172156" w:rsidP="00172156">
      <w:pPr>
        <w:pStyle w:val="ListParagraph"/>
        <w:numPr>
          <w:ilvl w:val="1"/>
          <w:numId w:val="30"/>
        </w:numPr>
      </w:pPr>
      <w:r>
        <w:t>NO SOLDERING</w:t>
      </w:r>
    </w:p>
    <w:p w14:paraId="1B50DC35" w14:textId="437C79D0" w:rsidR="00E60FF2" w:rsidRDefault="00E60FF2" w:rsidP="00E60FF2">
      <w:pPr>
        <w:pStyle w:val="ListParagraph"/>
        <w:numPr>
          <w:ilvl w:val="0"/>
          <w:numId w:val="30"/>
        </w:numPr>
      </w:pPr>
      <w:r>
        <w:t>Handle – grip at the ‘palm’ that can rotate (metal tubing inside) and silicone outside to have friction against the rubber glove</w:t>
      </w:r>
    </w:p>
    <w:p w14:paraId="23DF2ADF" w14:textId="2CF36710" w:rsidR="00E60FF2" w:rsidRDefault="00E60FF2" w:rsidP="00E60FF2">
      <w:pPr>
        <w:pStyle w:val="ListParagraph"/>
        <w:numPr>
          <w:ilvl w:val="0"/>
          <w:numId w:val="30"/>
        </w:numPr>
      </w:pPr>
      <w:r>
        <w:t xml:space="preserve">Weld NiTi wire to the hole on the wrist instead of using ss cable </w:t>
      </w:r>
    </w:p>
    <w:p w14:paraId="195A015F" w14:textId="0FB4B8AA" w:rsidR="00E60FF2" w:rsidRDefault="00E60FF2" w:rsidP="00E60FF2">
      <w:pPr>
        <w:pStyle w:val="ListParagraph"/>
        <w:numPr>
          <w:ilvl w:val="1"/>
          <w:numId w:val="30"/>
        </w:numPr>
      </w:pPr>
      <w:r>
        <w:t xml:space="preserve">Hole should be same size as the wire diameter </w:t>
      </w:r>
      <w:bookmarkStart w:id="0" w:name="_GoBack"/>
      <w:bookmarkEnd w:id="0"/>
    </w:p>
    <w:p w14:paraId="5B6B33B0" w14:textId="77777777" w:rsidR="003278AF" w:rsidRDefault="003278AF" w:rsidP="003278AF"/>
    <w:p w14:paraId="466CFCE0" w14:textId="77777777" w:rsidR="003278AF" w:rsidRDefault="003278AF" w:rsidP="003278AF">
      <w:pPr>
        <w:pStyle w:val="ListParagraph"/>
      </w:pPr>
    </w:p>
    <w:p w14:paraId="1E837F3C" w14:textId="77777777" w:rsidR="00C44874" w:rsidRDefault="00C44874" w:rsidP="00371C2C"/>
    <w:p w14:paraId="6FF00BD9" w14:textId="77777777" w:rsidR="00C44874" w:rsidRDefault="00C44874" w:rsidP="00371C2C"/>
    <w:p w14:paraId="67038322" w14:textId="53840D2D" w:rsidR="00C44874" w:rsidRDefault="00C44874">
      <w:r>
        <w:br w:type="page"/>
      </w:r>
    </w:p>
    <w:p w14:paraId="0BFA48F3" w14:textId="77777777" w:rsidR="00C44874" w:rsidRPr="00371C2C" w:rsidRDefault="00C44874" w:rsidP="00371C2C"/>
    <w:p w14:paraId="48ADCF6D" w14:textId="1CCC5BD3" w:rsidR="00C44874" w:rsidRPr="00C44874" w:rsidRDefault="00877456">
      <w:pPr>
        <w:widowControl w:val="0"/>
        <w:autoSpaceDE w:val="0"/>
        <w:autoSpaceDN w:val="0"/>
        <w:adjustRightInd w:val="0"/>
        <w:spacing w:after="140" w:line="288" w:lineRule="auto"/>
        <w:rPr>
          <w:rFonts w:ascii="Calibri" w:eastAsia="Times New Roman" w:hAnsi="Calibri" w:cs="Times New Roman"/>
          <w:noProof/>
        </w:rPr>
      </w:pPr>
      <w:r w:rsidRPr="00371C2C">
        <w:fldChar w:fldCharType="begin" w:fldLock="1"/>
      </w:r>
      <w:r w:rsidR="00200A2C" w:rsidRPr="00371C2C">
        <w:instrText xml:space="preserve">ADDIN Mendeley Bibliography CSL_BIBLIOGRAPHY </w:instrText>
      </w:r>
      <w:r w:rsidRPr="00371C2C">
        <w:fldChar w:fldCharType="separate"/>
      </w:r>
    </w:p>
    <w:p w14:paraId="4EFB723F"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1. </w:t>
      </w:r>
      <w:r w:rsidRPr="00C44874">
        <w:rPr>
          <w:rFonts w:ascii="Calibri" w:eastAsia="Times New Roman" w:hAnsi="Calibri" w:cs="Times New Roman"/>
          <w:noProof/>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1F5AB913"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767ACDBD"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2. </w:t>
      </w:r>
      <w:r w:rsidRPr="00C44874">
        <w:rPr>
          <w:rFonts w:ascii="Calibri" w:eastAsia="Times New Roman" w:hAnsi="Calibri" w:cs="Times New Roman"/>
          <w:noProof/>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033C292"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3CBC3F12" w14:textId="77777777" w:rsidR="00C44874" w:rsidRPr="00C44874" w:rsidRDefault="00C44874">
      <w:pPr>
        <w:widowControl w:val="0"/>
        <w:autoSpaceDE w:val="0"/>
        <w:autoSpaceDN w:val="0"/>
        <w:adjustRightInd w:val="0"/>
        <w:ind w:left="640" w:hanging="640"/>
        <w:rPr>
          <w:rFonts w:ascii="Calibri" w:hAnsi="Calibri"/>
          <w:noProof/>
        </w:rPr>
      </w:pPr>
      <w:r w:rsidRPr="00C44874">
        <w:rPr>
          <w:rFonts w:ascii="Calibri" w:eastAsia="Times New Roman" w:hAnsi="Calibri" w:cs="Times New Roman"/>
          <w:noProof/>
        </w:rPr>
        <w:t xml:space="preserve">3. </w:t>
      </w:r>
      <w:r w:rsidRPr="00C44874">
        <w:rPr>
          <w:rFonts w:ascii="Calibri" w:eastAsia="Times New Roman" w:hAnsi="Calibri" w:cs="Times New Roman"/>
          <w:noProof/>
        </w:rPr>
        <w:tab/>
        <w:t>York PA, Swaney PJ, Gilbert HB, Webster III RJ. A Wrist for Needle-Sized Surgical Robots. In: IEEE International Conference on Robotics and Automation [Internet]. Seattle; 2015. p. 1776–81. Available from: http://proceedings.spiedigitallibrary.org/proceeding.aspx?doi=10.1117/12.2008341</w:t>
      </w:r>
    </w:p>
    <w:p w14:paraId="6C021A07" w14:textId="3904CFE8" w:rsidR="00631A09" w:rsidRPr="00394112" w:rsidRDefault="00877456" w:rsidP="00C44874">
      <w:pPr>
        <w:widowControl w:val="0"/>
        <w:autoSpaceDE w:val="0"/>
        <w:autoSpaceDN w:val="0"/>
        <w:adjustRightInd w:val="0"/>
        <w:spacing w:line="240" w:lineRule="auto"/>
        <w:ind w:left="640" w:hanging="640"/>
      </w:pPr>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88F7698"/>
    <w:multiLevelType w:val="hybridMultilevel"/>
    <w:tmpl w:val="DF24F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2">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BD3D45"/>
    <w:multiLevelType w:val="hybridMultilevel"/>
    <w:tmpl w:val="FA203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E2D22C2"/>
    <w:multiLevelType w:val="hybridMultilevel"/>
    <w:tmpl w:val="3E6AFBA6"/>
    <w:lvl w:ilvl="0" w:tplc="F5BCDB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3">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8">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13"/>
  </w:num>
  <w:num w:numId="4">
    <w:abstractNumId w:val="22"/>
  </w:num>
  <w:num w:numId="5">
    <w:abstractNumId w:val="0"/>
  </w:num>
  <w:num w:numId="6">
    <w:abstractNumId w:val="20"/>
  </w:num>
  <w:num w:numId="7">
    <w:abstractNumId w:val="18"/>
  </w:num>
  <w:num w:numId="8">
    <w:abstractNumId w:val="9"/>
  </w:num>
  <w:num w:numId="9">
    <w:abstractNumId w:val="8"/>
  </w:num>
  <w:num w:numId="10">
    <w:abstractNumId w:val="28"/>
  </w:num>
  <w:num w:numId="11">
    <w:abstractNumId w:val="16"/>
  </w:num>
  <w:num w:numId="12">
    <w:abstractNumId w:val="23"/>
  </w:num>
  <w:num w:numId="13">
    <w:abstractNumId w:val="4"/>
  </w:num>
  <w:num w:numId="14">
    <w:abstractNumId w:val="29"/>
  </w:num>
  <w:num w:numId="15">
    <w:abstractNumId w:val="24"/>
  </w:num>
  <w:num w:numId="16">
    <w:abstractNumId w:val="11"/>
  </w:num>
  <w:num w:numId="17">
    <w:abstractNumId w:val="1"/>
  </w:num>
  <w:num w:numId="18">
    <w:abstractNumId w:val="3"/>
  </w:num>
  <w:num w:numId="19">
    <w:abstractNumId w:val="19"/>
  </w:num>
  <w:num w:numId="20">
    <w:abstractNumId w:val="7"/>
  </w:num>
  <w:num w:numId="21">
    <w:abstractNumId w:val="27"/>
  </w:num>
  <w:num w:numId="22">
    <w:abstractNumId w:val="17"/>
  </w:num>
  <w:num w:numId="23">
    <w:abstractNumId w:val="5"/>
  </w:num>
  <w:num w:numId="24">
    <w:abstractNumId w:val="12"/>
  </w:num>
  <w:num w:numId="25">
    <w:abstractNumId w:val="26"/>
  </w:num>
  <w:num w:numId="26">
    <w:abstractNumId w:val="25"/>
  </w:num>
  <w:num w:numId="27">
    <w:abstractNumId w:val="14"/>
  </w:num>
  <w:num w:numId="28">
    <w:abstractNumId w:val="2"/>
  </w:num>
  <w:num w:numId="29">
    <w:abstractNumId w:val="21"/>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076424"/>
    <w:rsid w:val="00100A17"/>
    <w:rsid w:val="001139CB"/>
    <w:rsid w:val="00125200"/>
    <w:rsid w:val="00157856"/>
    <w:rsid w:val="00172156"/>
    <w:rsid w:val="001C2AA5"/>
    <w:rsid w:val="001D0B20"/>
    <w:rsid w:val="001D76C6"/>
    <w:rsid w:val="001F0556"/>
    <w:rsid w:val="00200A2C"/>
    <w:rsid w:val="00232DA5"/>
    <w:rsid w:val="00237DCA"/>
    <w:rsid w:val="00283EF8"/>
    <w:rsid w:val="00286D27"/>
    <w:rsid w:val="002C5D53"/>
    <w:rsid w:val="00326DCB"/>
    <w:rsid w:val="003278AF"/>
    <w:rsid w:val="0034101E"/>
    <w:rsid w:val="00371C2C"/>
    <w:rsid w:val="00387A72"/>
    <w:rsid w:val="00387FE1"/>
    <w:rsid w:val="00394112"/>
    <w:rsid w:val="003C3179"/>
    <w:rsid w:val="003D3852"/>
    <w:rsid w:val="003D5B67"/>
    <w:rsid w:val="003D7695"/>
    <w:rsid w:val="003E4626"/>
    <w:rsid w:val="003F066B"/>
    <w:rsid w:val="00403C3B"/>
    <w:rsid w:val="00431FD8"/>
    <w:rsid w:val="004370F2"/>
    <w:rsid w:val="004441A6"/>
    <w:rsid w:val="00454621"/>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AF2D18"/>
    <w:rsid w:val="00B05DE8"/>
    <w:rsid w:val="00B66D68"/>
    <w:rsid w:val="00BC128D"/>
    <w:rsid w:val="00BF0039"/>
    <w:rsid w:val="00C01AB7"/>
    <w:rsid w:val="00C1088C"/>
    <w:rsid w:val="00C21461"/>
    <w:rsid w:val="00C31709"/>
    <w:rsid w:val="00C409E4"/>
    <w:rsid w:val="00C44874"/>
    <w:rsid w:val="00CA7A0D"/>
    <w:rsid w:val="00CD0505"/>
    <w:rsid w:val="00CD33E1"/>
    <w:rsid w:val="00CF201B"/>
    <w:rsid w:val="00D221FC"/>
    <w:rsid w:val="00D521FA"/>
    <w:rsid w:val="00D565CF"/>
    <w:rsid w:val="00D645C1"/>
    <w:rsid w:val="00D64ABB"/>
    <w:rsid w:val="00D761F3"/>
    <w:rsid w:val="00D91749"/>
    <w:rsid w:val="00DD5411"/>
    <w:rsid w:val="00E0628B"/>
    <w:rsid w:val="00E259EA"/>
    <w:rsid w:val="00E60FF2"/>
    <w:rsid w:val="00E9062B"/>
    <w:rsid w:val="00EC73FA"/>
    <w:rsid w:val="00EE19F8"/>
    <w:rsid w:val="00EE1BED"/>
    <w:rsid w:val="00F21775"/>
    <w:rsid w:val="00F46F1D"/>
    <w:rsid w:val="00F50872"/>
    <w:rsid w:val="00F720C9"/>
    <w:rsid w:val="00FA03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paragraph" w:styleId="Heading1">
    <w:name w:val="heading 1"/>
    <w:basedOn w:val="Normal"/>
    <w:next w:val="Normal"/>
    <w:link w:val="Heading1Char"/>
    <w:uiPriority w:val="9"/>
    <w:qFormat/>
    <w:rsid w:val="00E259E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259E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83660">
      <w:bodyDiv w:val="1"/>
      <w:marLeft w:val="0"/>
      <w:marRight w:val="0"/>
      <w:marTop w:val="0"/>
      <w:marBottom w:val="0"/>
      <w:divBdr>
        <w:top w:val="none" w:sz="0" w:space="0" w:color="auto"/>
        <w:left w:val="none" w:sz="0" w:space="0" w:color="auto"/>
        <w:bottom w:val="none" w:sz="0" w:space="0" w:color="auto"/>
        <w:right w:val="none" w:sz="0" w:space="0" w:color="auto"/>
      </w:divBdr>
    </w:div>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 w:id="210097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C93805-1BD5-F84E-A3A9-676F16892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0</TotalTime>
  <Pages>31</Pages>
  <Words>4298</Words>
  <Characters>24503</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3</cp:revision>
  <dcterms:created xsi:type="dcterms:W3CDTF">2016-10-27T19:48:00Z</dcterms:created>
  <dcterms:modified xsi:type="dcterms:W3CDTF">2017-10-2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